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Eucalyptus tereticornis</w:t>
      </w:r>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767E0E1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Sebastian Pfautsch</w:t>
      </w:r>
      <w:r w:rsidR="009B00B8" w:rsidRPr="009B00B8">
        <w:rPr>
          <w:rFonts w:ascii="Times New Roman" w:hAnsi="Times New Roman" w:cs="Times New Roman"/>
          <w:sz w:val="24"/>
          <w:szCs w:val="24"/>
          <w:vertAlign w:val="superscript"/>
        </w:rPr>
        <w:t>1,4</w:t>
      </w:r>
      <w:r w:rsidRPr="009B00B8">
        <w:rPr>
          <w:rFonts w:ascii="Times New Roman" w:hAnsi="Times New Roman" w:cs="Times New Roman"/>
          <w:sz w:val="24"/>
          <w:szCs w:val="24"/>
        </w:rPr>
        <w:t>, Peter B. Reich</w:t>
      </w:r>
      <w:r w:rsidR="009B00B8" w:rsidRPr="009B00B8">
        <w:rPr>
          <w:rFonts w:ascii="Times New Roman" w:hAnsi="Times New Roman" w:cs="Times New Roman"/>
          <w:sz w:val="24"/>
          <w:szCs w:val="24"/>
          <w:vertAlign w:val="superscript"/>
        </w:rPr>
        <w:t>1,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Hawkesbury Institute for the Environment, Western Sydney University, Locked Bag 1797, Penrith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10F4349E" w:rsidR="009B00B8" w:rsidRPr="009B00B8" w:rsidRDefault="009B00B8" w:rsidP="009B00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Pr="009B00B8">
        <w:rPr>
          <w:rFonts w:ascii="Times New Roman" w:eastAsia="TimesNewRoman" w:hAnsi="Times New Roman" w:cs="Times New Roman"/>
          <w:sz w:val="24"/>
          <w:szCs w:val="24"/>
          <w:lang w:val="en-US"/>
        </w:rPr>
        <w:t>Office of the Deputy-Vice Chancellor (Research &amp; Development), Western Sydney University,</w:t>
      </w:r>
      <w:r>
        <w:rPr>
          <w:rFonts w:ascii="Times New Roman" w:eastAsia="TimesNewRoman" w:hAnsi="Times New Roman" w:cs="Times New Roman"/>
          <w:sz w:val="24"/>
          <w:szCs w:val="24"/>
          <w:lang w:val="en-US"/>
        </w:rPr>
        <w:t xml:space="preserve"> </w:t>
      </w:r>
      <w:r w:rsidRPr="009B00B8">
        <w:rPr>
          <w:rFonts w:ascii="Times New Roman" w:eastAsia="TimesNewRoman" w:hAnsi="Times New Roman" w:cs="Times New Roman"/>
          <w:sz w:val="24"/>
          <w:szCs w:val="24"/>
          <w:lang w:val="en-US"/>
        </w:rPr>
        <w:t>8 Locked Bag 1797, Penrith, NSW 2751, Australia</w:t>
      </w:r>
      <w:r>
        <w:rPr>
          <w:rFonts w:ascii="Times New Roman" w:eastAsia="TimesNewRoman" w:hAnsi="Times New Roman" w:cs="Times New Roman"/>
          <w:sz w:val="24"/>
          <w:szCs w:val="24"/>
          <w:lang w:val="en-US"/>
        </w:rPr>
        <w:t>.</w:t>
      </w:r>
    </w:p>
    <w:p w14:paraId="085DC78E" w14:textId="7644D50E" w:rsidR="00563E99" w:rsidRPr="009B00B8" w:rsidRDefault="009B00B8" w:rsidP="00B06987">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5</w:t>
      </w:r>
      <w:r w:rsidRPr="00662255">
        <w:rPr>
          <w:rFonts w:ascii="Times New Roman" w:hAnsi="Times New Roman" w:cs="Times New Roman"/>
          <w:sz w:val="24"/>
          <w:szCs w:val="24"/>
        </w:rPr>
        <w:t>Department of Fore</w:t>
      </w:r>
      <w:r w:rsidRPr="00A068B7">
        <w:rPr>
          <w:rFonts w:ascii="Times New Roman" w:hAnsi="Times New Roman" w:cs="Times New Roman"/>
          <w:sz w:val="24"/>
          <w:szCs w:val="24"/>
        </w:rPr>
        <w:t>st Resources, University of Minnesota, 1530 Cleveland Ave N., St Paul, MN, 55108 USA.</w:t>
      </w: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bookmarkStart w:id="1" w:name="_GoBack"/>
      <w:bookmarkEnd w:id="1"/>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6C3FE727"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uncertain</w:t>
      </w:r>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Eucalyptus tereticornis</w:t>
      </w:r>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aintenance respiration acclimated homeostatically</w:t>
      </w:r>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72A4C231"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The 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625EDD5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 xml:space="preserve">Several schemes have been used to conceptualize and model C allocation. The simplest approach is to assume that trees partition a constant fraction of fixed C to each us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via allometric relationships, Hü</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w:t>
      </w:r>
      <w:r w:rsidRPr="00374242">
        <w:rPr>
          <w:rFonts w:ascii="Times New Roman" w:hAnsi="Times New Roman" w:cs="Times New Roman"/>
          <w:szCs w:val="24"/>
        </w:rPr>
        <w:lastRenderedPageBreak/>
        <w:t xml:space="preserve">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0489D51"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 xml:space="preserve">reduce C allocation belowground in beech sam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C557CE">
        <w:rPr>
          <w:rFonts w:ascii="Times New Roman" w:hAnsi="Times New Roman" w:cs="Times New Roman"/>
        </w:rPr>
        <w:t>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176821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lastRenderedPageBreak/>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03F02022"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Quercus stellata</w:t>
      </w:r>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DADF4C0"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Eucalyptus tereticornis</w:t>
      </w:r>
      <w:r w:rsidR="00374242" w:rsidRPr="009B00B8">
        <w:rPr>
          <w:rFonts w:ascii="Times New Roman" w:hAnsi="Times New Roman" w:cs="Times New Roman"/>
        </w:rPr>
        <w:t xml:space="preserve"> trees to experimental warming of +3 </w:t>
      </w:r>
      <w:r w:rsidR="00374242" w:rsidRPr="009B00B8">
        <w:rPr>
          <w:rFonts w:ascii="Times New Roman" w:hAnsi="Times New Roman" w:cs="Times New Roman"/>
          <w:vertAlign w:val="superscript"/>
        </w:rPr>
        <w:t>o</w:t>
      </w:r>
      <w:r w:rsidR="00374242" w:rsidRPr="009B00B8">
        <w:rPr>
          <w:rFonts w:ascii="Times New Roman" w:hAnsi="Times New Roman" w:cs="Times New Roman"/>
        </w:rPr>
        <w:t xml:space="preserve">C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Using the unique infrastructure of 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 GPP, aboveground net primary production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655BE9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33°36ʹ40ʺS, 150°44ʹ26.5ʺE). The WTCs were large cylindrical structures topped with a cone that enclosed a single tree rooted in soil (3.25 m in diameter, 9 m in height, volume of ~53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T</w:t>
      </w:r>
      <w:r w:rsidRPr="009B00B8">
        <w:rPr>
          <w:rFonts w:ascii="Times New Roman" w:hAnsi="Times New Roman" w:cs="Times New Roman"/>
          <w:vertAlign w:val="subscript"/>
        </w:rPr>
        <w:t>air</w:t>
      </w:r>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2D61003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heavy duty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6BE6B4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Eucalyptus tereticornis</w:t>
      </w:r>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r w:rsidRPr="009B00B8">
        <w:rPr>
          <w:rFonts w:ascii="Times New Roman" w:hAnsi="Times New Roman" w:cs="Times New Roman"/>
          <w:i/>
        </w:rPr>
        <w:t>tereticornis</w:t>
      </w:r>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 xml:space="preserve">ecember 2012 (heights of 41.5 </w:t>
      </w:r>
      <w:r w:rsidR="005E3E41">
        <w:rPr>
          <w:rFonts w:ascii="Times New Roman" w:hAnsi="Times New Roman" w:cs="Times New Roman"/>
        </w:rPr>
        <w:t>±</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of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541D799C"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and 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equally every 15 d with half the mean monthly rainfall. A water exclusion treatment was applied to half of the trees on 12 February 2014, resulting in a 2x2 factorial design between the experimental treatments of warming and drought (n = 3). Trees assigned to the drought treatment received no irrigation from 12 Feb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leaves were measured per tree on each date using a Scholander-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Hydroprobe, Instrotek,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6D9E78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T</w:t>
      </w:r>
      <w:r w:rsidRPr="009B00B8">
        <w:rPr>
          <w:rFonts w:ascii="Times New Roman" w:hAnsi="Times New Roman" w:cs="Times New Roman"/>
          <w:vertAlign w:val="subscript"/>
        </w:rPr>
        <w:t>air</w:t>
      </w:r>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T</w:t>
      </w:r>
      <w:r w:rsidRPr="009B00B8">
        <w:rPr>
          <w:rFonts w:ascii="Times New Roman" w:hAnsi="Times New Roman" w:cs="Times New Roman"/>
          <w:vertAlign w:val="subscript"/>
        </w:rPr>
        <w:t>air</w:t>
      </w:r>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0795F7E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mass of all trees was measured destructively at the end of the experiment (26 May 2014). Tree 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231E113E"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LiCor,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9526C3">
        <w:rPr>
          <w:rFonts w:ascii="Times New Roman" w:hAnsi="Times New Roman" w:cs="Times New Roman"/>
        </w:rPr>
        <w:t>.</w:t>
      </w:r>
    </w:p>
    <w:p w14:paraId="00554DC1" w14:textId="386A09D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9CA97C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was estimated as the fortnightly difference in aboveground biomass plus fortnightly litterfall,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An allometric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We quantified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NPP</w:t>
      </w:r>
      <w:r w:rsidRPr="009B00B8">
        <w:rPr>
          <w:rFonts w:ascii="Times New Roman" w:hAnsi="Times New Roman" w:cs="Times New Roman"/>
          <w:vertAlign w:val="subscript"/>
        </w:rPr>
        <w:t>a</w:t>
      </w:r>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We calculated the partitioning of GPP directly for each fortnightly interval a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McCree, 1970; Amthor, </w:t>
      </w:r>
      <w:r w:rsidR="00893DCF" w:rsidRPr="00893DCF">
        <w:rPr>
          <w:rFonts w:ascii="Times New Roman" w:hAnsi="Times New Roman" w:cs="Times New Roman"/>
          <w:szCs w:val="24"/>
        </w:rPr>
        <w:lastRenderedPageBreak/>
        <w:t>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and NPP</w:t>
      </w:r>
      <w:r w:rsidRPr="009B00B8">
        <w:rPr>
          <w:rFonts w:ascii="Times New Roman" w:hAnsi="Times New Roman" w:cs="Times New Roman"/>
          <w:vertAlign w:val="subscript"/>
        </w:rPr>
        <w:t>a</w:t>
      </w:r>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homeostatically,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923D4E"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R</w:t>
      </w:r>
      <w:r>
        <w:rPr>
          <w:rFonts w:ascii="Times New Roman" w:hAnsi="Times New Roman" w:cs="Times New Roman"/>
          <w:i/>
          <w:vertAlign w:val="subscript"/>
        </w:rPr>
        <w:t>g</w:t>
      </w:r>
      <w:r>
        <w:rPr>
          <w:rFonts w:ascii="Times New Roman" w:hAnsi="Times New Roman" w:cs="Times New Roman"/>
        </w:rPr>
        <w:t xml:space="preserve"> is the growth respiration rate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gC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gC),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 xml:space="preserve">is the growth respiration coefficient (gC respired per gC growth), </w:t>
      </w:r>
      <w:r>
        <w:rPr>
          <w:rFonts w:ascii="Times New Roman" w:hAnsi="Times New Roman" w:cs="Times New Roman"/>
        </w:rPr>
        <w:t xml:space="preserve">and </w:t>
      </w:r>
      <w:r w:rsidRPr="0031020E">
        <w:rPr>
          <w:rFonts w:ascii="Times New Roman" w:hAnsi="Times New Roman" w:cs="Times New Roman"/>
          <w:i/>
        </w:rPr>
        <w:t>m</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maintenance respiration coefficient (gC respired per gC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125EFA7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lme’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77D9AC83"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004C6AA8">
        <w:rPr>
          <w:rFonts w:ascii="Times New Roman" w:hAnsi="Times New Roman" w:cs="Times New Roman"/>
        </w:rPr>
        <w:t xml:space="preserve">. </w:t>
      </w:r>
      <w:r w:rsidRPr="009B00B8">
        <w:rPr>
          <w:rFonts w:ascii="Times New Roman" w:hAnsi="Times New Roman" w:cs="Times New Roman"/>
        </w:rPr>
        <w:t xml:space="preserve">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FC20BA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2"/>
      <w:commentRangeStart w:id="3"/>
      <w:r w:rsidRPr="009B00B8">
        <w:rPr>
          <w:rFonts w:ascii="Times New Roman" w:hAnsi="Times New Roman" w:cs="Times New Roman"/>
        </w:rPr>
        <w:t>tree C uptake via photosynthesi</w:t>
      </w:r>
      <w:commentRangeEnd w:id="2"/>
      <w:r w:rsidR="00F70B31">
        <w:rPr>
          <w:rStyle w:val="CommentReference"/>
        </w:rPr>
        <w:commentReference w:id="2"/>
      </w:r>
      <w:commentRangeEnd w:id="3"/>
      <w:r w:rsidR="00F87F40">
        <w:rPr>
          <w:rStyle w:val="CommentReference"/>
        </w:rPr>
        <w:commentReference w:id="3"/>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5768C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imposed an experimental drought in which all water 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6DE2582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w:t>
      </w:r>
      <w:r w:rsidRPr="009B00B8">
        <w:rPr>
          <w:rFonts w:ascii="Times New Roman" w:hAnsi="Times New Roman" w:cs="Times New Roman"/>
        </w:rPr>
        <w:lastRenderedPageBreak/>
        <w:t xml:space="preserve">The </w:t>
      </w:r>
      <w:commentRangeStart w:id="4"/>
      <w:commentRangeStart w:id="5"/>
      <w:r w:rsidRPr="009B00B8">
        <w:rPr>
          <w:rFonts w:ascii="Times New Roman" w:hAnsi="Times New Roman" w:cs="Times New Roman"/>
        </w:rPr>
        <w:t>A-Dry trees had higher fine root biomass</w:t>
      </w:r>
      <w:commentRangeEnd w:id="4"/>
      <w:r w:rsidR="00D366EA">
        <w:rPr>
          <w:rStyle w:val="CommentReference"/>
        </w:rPr>
        <w:commentReference w:id="4"/>
      </w:r>
      <w:commentRangeEnd w:id="5"/>
      <w:r w:rsidR="00B66B6F">
        <w:rPr>
          <w:rStyle w:val="CommentReference"/>
        </w:rPr>
        <w:commentReference w:id="5"/>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6"/>
      <w:r w:rsidRPr="009B00B8">
        <w:rPr>
          <w:rFonts w:ascii="Times New Roman" w:hAnsi="Times New Roman" w:cs="Times New Roman"/>
          <w:i/>
        </w:rPr>
        <w:t>Plant</w:t>
      </w:r>
      <w:commentRangeEnd w:id="6"/>
      <w:r w:rsidR="00D366EA">
        <w:rPr>
          <w:rStyle w:val="CommentReference"/>
        </w:rPr>
        <w:commentReference w:id="6"/>
      </w:r>
      <w:r w:rsidRPr="009B00B8">
        <w:rPr>
          <w:rFonts w:ascii="Times New Roman" w:hAnsi="Times New Roman" w:cs="Times New Roman"/>
          <w:i/>
        </w:rPr>
        <w:t xml:space="preserve"> and soil water status</w:t>
      </w:r>
    </w:p>
    <w:p w14:paraId="6F2C8509" w14:textId="6943B49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Fig. 4a-c) to values </w:t>
      </w:r>
      <w:r w:rsidR="00923D4E">
        <w:rPr>
          <w:rFonts w:ascii="Times New Roman" w:hAnsi="Times New Roman" w:cs="Times New Roman"/>
        </w:rPr>
        <w:t>approaching</w:t>
      </w:r>
      <w:r w:rsidRPr="009B00B8">
        <w:rPr>
          <w:rFonts w:ascii="Times New Roman" w:hAnsi="Times New Roman" w:cs="Times New Roman"/>
        </w:rPr>
        <w:t xml:space="preserve"> the permanent wilting point of this soil</w:t>
      </w:r>
      <w:r w:rsidR="000F67B0">
        <w:rPr>
          <w:rFonts w:ascii="Times New Roman" w:hAnsi="Times New Roman" w:cs="Times New Roman"/>
        </w:rPr>
        <w:t xml:space="preserve"> for nearly two months.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w:t>
      </w:r>
      <w:r w:rsidR="00414649">
        <w:rPr>
          <w:rFonts w:ascii="Times New Roman" w:hAnsi="Times New Roman" w:cs="Times New Roman"/>
        </w:rPr>
        <w:t>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Eucalyptus saligna</w:t>
      </w:r>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luxes of GPP, NPP</w:t>
      </w:r>
      <w:r w:rsidRPr="009B00B8">
        <w:rPr>
          <w:rFonts w:ascii="Times New Roman" w:hAnsi="Times New Roman" w:cs="Times New Roman"/>
          <w:i/>
          <w:vertAlign w:val="subscript"/>
        </w:rPr>
        <w:t>a</w:t>
      </w:r>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7"/>
      <w:commentRangeStart w:id="8"/>
      <w:r w:rsidRPr="009B00B8">
        <w:rPr>
          <w:rFonts w:ascii="Times New Roman" w:hAnsi="Times New Roman" w:cs="Times New Roman"/>
        </w:rPr>
        <w:t>error</w:t>
      </w:r>
      <w:commentRangeEnd w:id="7"/>
      <w:r w:rsidR="00D366EA">
        <w:rPr>
          <w:rStyle w:val="CommentReference"/>
        </w:rPr>
        <w:commentReference w:id="7"/>
      </w:r>
      <w:commentRangeEnd w:id="8"/>
      <w:r w:rsidR="00B66B6F">
        <w:rPr>
          <w:rStyle w:val="CommentReference"/>
        </w:rPr>
        <w:commentReference w:id="8"/>
      </w:r>
      <w:r w:rsidRPr="009B00B8">
        <w:rPr>
          <w:rFonts w:ascii="Times New Roman" w:hAnsi="Times New Roman" w:cs="Times New Roman"/>
        </w:rPr>
        <w:t>.</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S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NPP</w:t>
      </w:r>
      <w:r w:rsidRPr="009B00B8">
        <w:rPr>
          <w:rFonts w:ascii="Times New Roman" w:hAnsi="Times New Roman" w:cs="Times New Roman"/>
          <w:vertAlign w:val="subscript"/>
        </w:rPr>
        <w:t>a</w:t>
      </w:r>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ED916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Given these flux measurements, we derive the partitioning of GPP into three component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Experimental warming increased the partitioning of GPP aboveground and reduced partitioning belowground. Warming increased NPP</w:t>
      </w:r>
      <w:r w:rsidRPr="009B00B8">
        <w:rPr>
          <w:rFonts w:ascii="Times New Roman" w:hAnsi="Times New Roman" w:cs="Times New Roman"/>
          <w:vertAlign w:val="subscript"/>
        </w:rPr>
        <w:t>a</w:t>
      </w:r>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r w:rsidR="001901AA">
        <w:rPr>
          <w:rFonts w:ascii="Times New Roman" w:hAnsi="Times New Roman" w:cs="Times New Roman"/>
        </w:rPr>
        <w:t>Prior to the drought, warming increased NPP</w:t>
      </w:r>
      <w:r w:rsidR="001901AA">
        <w:rPr>
          <w:rFonts w:ascii="Times New Roman" w:hAnsi="Times New Roman" w:cs="Times New Roman"/>
          <w:vertAlign w:val="subscript"/>
        </w:rPr>
        <w:t>a</w:t>
      </w:r>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Start w:id="9"/>
      <w:commentRangeStart w:id="10"/>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w:t>
      </w:r>
      <w:commentRangeEnd w:id="9"/>
      <w:r w:rsidR="003F4DBD">
        <w:rPr>
          <w:rStyle w:val="CommentReference"/>
        </w:rPr>
        <w:commentReference w:id="9"/>
      </w:r>
      <w:commentRangeEnd w:id="10"/>
      <w:r w:rsidR="007060C1">
        <w:rPr>
          <w:rStyle w:val="CommentReference"/>
        </w:rPr>
        <w:commentReference w:id="10"/>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83AE80A"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11"/>
      <w:commentRangeStart w:id="12"/>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commentRangeEnd w:id="11"/>
      <w:r w:rsidR="003F4DBD">
        <w:rPr>
          <w:rStyle w:val="CommentReference"/>
        </w:rPr>
        <w:commentReference w:id="11"/>
      </w:r>
      <w:commentRangeEnd w:id="12"/>
      <w:r w:rsidR="001901AA">
        <w:rPr>
          <w:rStyle w:val="CommentReference"/>
        </w:rPr>
        <w:commentReference w:id="12"/>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er values on both axes (Fig. 7).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gC per gram of biomass C produced and maintenance respiration to consume approximately 0.015 gC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4469690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 drought trees from having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E5C87FA"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w:t>
      </w:r>
      <w:r w:rsidR="00721B7D">
        <w:rPr>
          <w:rFonts w:ascii="Times New Roman" w:hAnsi="Times New Roman" w:cs="Times New Roman"/>
        </w:rPr>
        <w:t xml:space="preserve">, although 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r w:rsidRPr="009B00B8">
        <w:rPr>
          <w:rFonts w:ascii="Times New Roman" w:hAnsi="Times New Roman" w:cs="Times New Roman"/>
        </w:rPr>
        <w:t>. However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xml:space="preserve">. However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homeostatically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d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2D04B8F8"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13"/>
      <w:commentRangeStart w:id="14"/>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13"/>
      <w:r w:rsidR="00721B7D">
        <w:rPr>
          <w:rStyle w:val="CommentReference"/>
        </w:rPr>
        <w:commentReference w:id="13"/>
      </w:r>
      <w:commentRangeEnd w:id="14"/>
      <w:r w:rsidR="00686295">
        <w:rPr>
          <w:rStyle w:val="CommentReference"/>
        </w:rPr>
        <w:commentReference w:id="14"/>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Warming temperatures thus may have a large effect on resource partitioning and growth trajectories for small trees undergoing exponential growth</w:t>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1C3BBE7B" w:rsidR="00563E99" w:rsidRDefault="00374242">
      <w:pPr>
        <w:spacing w:line="360" w:lineRule="auto"/>
        <w:rPr>
          <w:rFonts w:ascii="Times New Roman" w:hAnsi="Times New Roman" w:cs="Times New Roman"/>
        </w:rPr>
      </w:pPr>
      <w:r w:rsidRPr="009B00B8">
        <w:rPr>
          <w:rFonts w:ascii="Times New Roman" w:hAnsi="Times New Roman" w:cs="Times New Roman"/>
        </w:rPr>
        <w:tab/>
        <w:t>The experimental drought did not strongly impact tree C allocation. While the drought clearly reduced the overall rates of GPP, NPP</w:t>
      </w:r>
      <w:r w:rsidRPr="009B00B8">
        <w:rPr>
          <w:rFonts w:ascii="Times New Roman" w:hAnsi="Times New Roman" w:cs="Times New Roman"/>
          <w:vertAlign w:val="subscript"/>
        </w:rPr>
        <w:t>a</w:t>
      </w:r>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in deep soil. </w:t>
      </w:r>
      <w:r w:rsidR="002059F3">
        <w:rPr>
          <w:rFonts w:ascii="Times New Roman" w:hAnsi="Times New Roman" w:cs="Times New Roman"/>
        </w:rPr>
        <w:t xml:space="preserve">Leaf predawn water potential declined to only approximately -0.6 MPa, which is a moderate value </w:t>
      </w:r>
      <w:r w:rsidR="002059F3">
        <w:rPr>
          <w:rFonts w:ascii="Times New Roman" w:hAnsi="Times New Roman" w:cs="Times New Roman"/>
        </w:rPr>
        <w:lastRenderedPageBreak/>
        <w:t>that is not indicative of water stress</w:t>
      </w:r>
      <w:r w:rsidR="00686295">
        <w:rPr>
          <w:rFonts w:ascii="Times New Roman" w:hAnsi="Times New Roman" w:cs="Times New Roman"/>
        </w:rPr>
        <w:t>; this is likely relevant to the lack of any drought effects on GPP partitioning.</w:t>
      </w:r>
      <w:r w:rsidR="002059F3">
        <w:rPr>
          <w:rFonts w:ascii="Times New Roman" w:hAnsi="Times New Roman" w:cs="Times New Roman"/>
        </w:rPr>
        <w:t xml:space="preserve"> </w:t>
      </w:r>
    </w:p>
    <w:p w14:paraId="124D4EBD" w14:textId="043ECA1D" w:rsidR="005B039E" w:rsidRPr="00B256B7" w:rsidRDefault="005B039E">
      <w:pPr>
        <w:spacing w:line="360" w:lineRule="auto"/>
        <w:rPr>
          <w:rFonts w:ascii="Times New Roman" w:hAnsi="Times New Roman" w:cs="Times New Roman"/>
        </w:rPr>
      </w:pPr>
      <w:r>
        <w:rPr>
          <w:rFonts w:ascii="Times New Roman" w:hAnsi="Times New Roman" w:cs="Times New Roman"/>
        </w:rPr>
        <w:tab/>
        <w:t>The acq</w:t>
      </w:r>
      <w:r w:rsidR="00686295">
        <w:rPr>
          <w:rFonts w:ascii="Times New Roman" w:hAnsi="Times New Roman" w:cs="Times New Roman"/>
        </w:rPr>
        <w:t>uisition 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spp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Some E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 R</w:t>
      </w:r>
      <w:r w:rsidR="00B256B7">
        <w:rPr>
          <w:rFonts w:ascii="Times New Roman" w:hAnsi="Times New Roman" w:cs="Times New Roman"/>
        </w:rPr>
        <w:t>iver red gum (</w:t>
      </w:r>
      <w:r w:rsidR="00B256B7" w:rsidRPr="00B256B7">
        <w:rPr>
          <w:rFonts w:ascii="Times New Roman" w:hAnsi="Times New Roman" w:cs="Times New Roman"/>
          <w:i/>
        </w:rPr>
        <w:t>Eucalyptus camaldulensis</w:t>
      </w:r>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15"/>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15"/>
      <w:r w:rsidR="00413AB9">
        <w:rPr>
          <w:rStyle w:val="CommentReference"/>
        </w:rPr>
        <w:commentReference w:id="15"/>
      </w:r>
      <w:r w:rsidR="00B93F9C">
        <w:rPr>
          <w:rFonts w:ascii="Times New Roman" w:hAnsi="Times New Roman" w:cs="Times New Roman"/>
        </w:rPr>
        <w:t xml:space="preserve">However, the observations presented here are also not consistent with a dynamic C partitioning scheme based on Sprengel and Leibig’s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 xml:space="preserve">We suggest an allocation scheme that would incorporate a dynamic carbohydrate reserve and sink-oriented calculations of growth. That is, we suggest that simulations of GPP should result in C input </w:t>
      </w:r>
      <w:r>
        <w:rPr>
          <w:rFonts w:ascii="Times New Roman" w:hAnsi="Times New Roman" w:cs="Times New Roman"/>
        </w:rPr>
        <w:lastRenderedPageBreak/>
        <w:t>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432EB384"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experimental drought did not alter C partitioning. Trees utilized deep soil water to maintain transpiration, photosynthesis, and growth 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to show more modest decreases </w:t>
      </w:r>
      <w:r w:rsidR="001901AA">
        <w:rPr>
          <w:rFonts w:ascii="Times New Roman" w:hAnsi="Times New Roman" w:cs="Times New Roman"/>
        </w:rPr>
        <w:t>than expected</w:t>
      </w:r>
      <w:r>
        <w:rPr>
          <w:rFonts w:ascii="Times New Roman" w:hAnsi="Times New Roman" w:cs="Times New Roman"/>
        </w:rPr>
        <w:t xml:space="preserve">. </w:t>
      </w:r>
      <w:r w:rsidR="009B3A95">
        <w:rPr>
          <w:rFonts w:ascii="Times New Roman" w:hAnsi="Times New Roman" w:cs="Times New Roman"/>
        </w:rPr>
        <w:t>A change in tree C allocation has implications for tree growth, forest C storage, and soil nutrient cycling in a warmer world.</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Sun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Campany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m</w:t>
            </w:r>
            <w:r>
              <w:rPr>
                <w:rFonts w:ascii="Times New Roman" w:hAnsi="Times New Roman" w:cs="Times New Roman"/>
                <w:szCs w:val="24"/>
                <w:vertAlign w:val="subscript"/>
              </w:rPr>
              <w:t>r</w:t>
            </w:r>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warming and drought. Trees were either exposed to ambient T</w:t>
      </w:r>
      <w:r w:rsidRPr="009B00B8">
        <w:rPr>
          <w:rFonts w:ascii="Times New Roman" w:hAnsi="Times New Roman" w:cs="Times New Roman"/>
          <w:vertAlign w:val="subscript"/>
        </w:rPr>
        <w:t>air</w:t>
      </w:r>
      <w:r w:rsidRPr="009B00B8">
        <w:rPr>
          <w:rFonts w:ascii="Times New Roman" w:hAnsi="Times New Roman" w:cs="Times New Roman"/>
        </w:rPr>
        <w:t xml:space="preserve"> (“A”, blue) or warming of +3 </w:t>
      </w:r>
      <w:r w:rsidRPr="009B00B8">
        <w:rPr>
          <w:rFonts w:ascii="Times New Roman" w:hAnsi="Times New Roman" w:cs="Times New Roman"/>
          <w:vertAlign w:val="superscript"/>
        </w:rPr>
        <w:t>o</w:t>
      </w:r>
      <w:r w:rsidRPr="009B00B8">
        <w:rPr>
          <w:rFonts w:ascii="Times New Roman" w:hAnsi="Times New Roman" w:cs="Times New Roman"/>
        </w:rPr>
        <w:t>C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drydown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tereticornis </w:t>
      </w:r>
      <w:r w:rsidRPr="009B00B8">
        <w:rPr>
          <w:rFonts w:ascii="Times New Roman" w:hAnsi="Times New Roman" w:cs="Times New Roman"/>
        </w:rPr>
        <w:t>trees exposed to ambient (A) or warmed (W) air temperatures and either well-watered conditions (Wet) or a soil drydown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Ψ</w:t>
      </w:r>
      <w:r w:rsidRPr="009B00B8">
        <w:rPr>
          <w:rFonts w:ascii="Times New Roman" w:hAnsi="Times New Roman" w:cs="Times New Roman"/>
          <w:vertAlign w:val="subscript"/>
        </w:rPr>
        <w:t>pd</w:t>
      </w:r>
      <w:r w:rsidRPr="009B00B8">
        <w:rPr>
          <w:rFonts w:ascii="Times New Roman" w:hAnsi="Times New Roman" w:cs="Times New Roman"/>
        </w:rPr>
        <w:t xml:space="preserve">)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drydown (Dry). We show daily averages of the measured volumetric water content in surface soils (~0.1-m-depth; a), an intermediate depth (~0.5-m-depth; b), and in deep soils just above the hard layer of partially cemented manganese nodules (~1-m-depth; c). We also show leaf Ψ</w:t>
      </w:r>
      <w:r w:rsidRPr="009B00B8">
        <w:rPr>
          <w:rFonts w:ascii="Times New Roman" w:hAnsi="Times New Roman" w:cs="Times New Roman"/>
          <w:vertAlign w:val="subscript"/>
        </w:rPr>
        <w:t xml:space="preserve">pd </w:t>
      </w:r>
      <w:r w:rsidRPr="009B00B8">
        <w:rPr>
          <w:rFonts w:ascii="Times New Roman" w:hAnsi="Times New Roman" w:cs="Times New Roman"/>
        </w:rPr>
        <w:t>measured throughout the drydown (d). Points reflect the mean and error bars reflect the standard error (n = 6 or 3). Note that Ψ</w:t>
      </w:r>
      <w:r w:rsidRPr="009B00B8">
        <w:rPr>
          <w:rFonts w:ascii="Times New Roman" w:hAnsi="Times New Roman" w:cs="Times New Roman"/>
          <w:vertAlign w:val="subscript"/>
        </w:rPr>
        <w:t>pd</w:t>
      </w:r>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16"/>
      <w:r w:rsidRPr="009B00B8">
        <w:rPr>
          <w:rFonts w:ascii="Times New Roman" w:hAnsi="Times New Roman" w:cs="Times New Roman"/>
          <w:b/>
        </w:rPr>
        <w:t xml:space="preserve">Figure </w:t>
      </w:r>
      <w:commentRangeEnd w:id="16"/>
      <w:r w:rsidR="00D366EA">
        <w:rPr>
          <w:rStyle w:val="CommentReference"/>
        </w:rPr>
        <w:commentReference w:id="16"/>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w:t>
      </w:r>
      <w:commentRangeStart w:id="17"/>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17"/>
      <w:r w:rsidR="00D366EA">
        <w:rPr>
          <w:rStyle w:val="CommentReference"/>
        </w:rPr>
        <w:commentReference w:id="17"/>
      </w:r>
      <w:r w:rsidRPr="009B00B8">
        <w:rPr>
          <w:rFonts w:ascii="Times New Roman" w:hAnsi="Times New Roman" w:cs="Times New Roman"/>
        </w:rPr>
        <w:t>. All trees were maintained in well-water conditions until mid-Feb (Wet), when half of the trees were subjected to a soil drydown (Dry). Solid lines reflect the mean of fortnightly data (i.e., two-weekly) and shaded areas reflect 1SEM. Measurements include gross primary production (GPP; a),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 GPP was partitioned in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drydown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NPP</w:t>
      </w:r>
      <w:r w:rsidRPr="009B00B8">
        <w:rPr>
          <w:rFonts w:ascii="Times New Roman" w:hAnsi="Times New Roman" w:cs="Times New Roman"/>
          <w:vertAlign w:val="subscript"/>
        </w:rPr>
        <w:t>a</w:t>
      </w:r>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18"/>
      <w:r>
        <w:rPr>
          <w:rFonts w:ascii="Times New Roman" w:hAnsi="Times New Roman" w:cs="Times New Roman"/>
        </w:rPr>
        <w:t>was 0.571</w:t>
      </w:r>
      <w:commentRangeEnd w:id="18"/>
      <w:r>
        <w:rPr>
          <w:rStyle w:val="CommentReference"/>
        </w:rPr>
        <w:commentReference w:id="18"/>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7ACD6407" w14:textId="77777777" w:rsidR="00686295" w:rsidRDefault="00893DCF" w:rsidP="00686295">
      <w:pPr>
        <w:pStyle w:val="Bibliography"/>
      </w:pPr>
      <w:r>
        <w:fldChar w:fldCharType="begin"/>
      </w:r>
      <w:r w:rsidR="00E16B34">
        <w:instrText xml:space="preserve"> ADDIN ZOTERO_BIBL {"custom":[]} CSL_BIBLIOGRAPHY </w:instrText>
      </w:r>
      <w:r>
        <w:fldChar w:fldCharType="separate"/>
      </w:r>
      <w:r w:rsidR="00686295">
        <w:rPr>
          <w:b/>
          <w:bCs/>
        </w:rPr>
        <w:t>Adu</w:t>
      </w:r>
      <w:r w:rsidR="00686295">
        <w:rPr>
          <w:rFonts w:ascii="Cambria Math" w:hAnsi="Cambria Math" w:cs="Cambria Math"/>
          <w:b/>
          <w:bCs/>
        </w:rPr>
        <w:t>‐</w:t>
      </w:r>
      <w:r w:rsidR="00686295">
        <w:rPr>
          <w:b/>
          <w:bCs/>
        </w:rPr>
        <w:t>Bredu S, Hagihara A</w:t>
      </w:r>
      <w:r w:rsidR="00686295">
        <w:t xml:space="preserve">. </w:t>
      </w:r>
      <w:r w:rsidR="00686295">
        <w:rPr>
          <w:b/>
          <w:bCs/>
        </w:rPr>
        <w:t>2003</w:t>
      </w:r>
      <w:r w:rsidR="00686295">
        <w:t>. Long</w:t>
      </w:r>
      <w:r w:rsidR="00686295">
        <w:rPr>
          <w:rFonts w:ascii="Cambria Math" w:hAnsi="Cambria Math" w:cs="Cambria Math"/>
        </w:rPr>
        <w:t>‐</w:t>
      </w:r>
      <w:r w:rsidR="00686295">
        <w:t>term carbon budget of the above</w:t>
      </w:r>
      <w:r w:rsidR="00686295">
        <w:rPr>
          <w:rFonts w:ascii="Cambria Math" w:hAnsi="Cambria Math" w:cs="Cambria Math"/>
        </w:rPr>
        <w:t>‐</w:t>
      </w:r>
      <w:r w:rsidR="00686295">
        <w:t xml:space="preserve">ground parts of a young hinoki cypress (Chamaecyparis obtusa) stand. </w:t>
      </w:r>
      <w:r w:rsidR="00686295">
        <w:rPr>
          <w:i/>
          <w:iCs/>
        </w:rPr>
        <w:t>Ecological Research</w:t>
      </w:r>
      <w:r w:rsidR="00686295">
        <w:t xml:space="preserve"> </w:t>
      </w:r>
      <w:r w:rsidR="00686295">
        <w:rPr>
          <w:b/>
          <w:bCs/>
        </w:rPr>
        <w:t>18</w:t>
      </w:r>
      <w:r w:rsidR="00686295">
        <w:t>: 165–175.</w:t>
      </w:r>
    </w:p>
    <w:p w14:paraId="348365C4" w14:textId="77777777" w:rsidR="00686295" w:rsidRDefault="00686295" w:rsidP="00686295">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2FE3E88B" w14:textId="77777777" w:rsidR="00686295" w:rsidRDefault="00686295" w:rsidP="00686295">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55CFC41" w14:textId="77777777" w:rsidR="00686295" w:rsidRDefault="00686295" w:rsidP="00686295">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B4628B2" w14:textId="77777777" w:rsidR="00686295" w:rsidRDefault="00686295" w:rsidP="00686295">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7D9421C2" w14:textId="77777777" w:rsidR="00686295" w:rsidRDefault="00686295" w:rsidP="00686295">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36DFFB4D" w14:textId="77777777" w:rsidR="00686295" w:rsidRDefault="00686295" w:rsidP="00686295">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9B87B22" w14:textId="77777777" w:rsidR="00686295" w:rsidRDefault="00686295" w:rsidP="00686295">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558B01A" w14:textId="77777777" w:rsidR="00686295" w:rsidRDefault="00686295" w:rsidP="00686295">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668ACBC" w14:textId="77777777" w:rsidR="00686295" w:rsidRDefault="00686295" w:rsidP="00686295">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28B79997" w14:textId="77777777" w:rsidR="00686295" w:rsidRDefault="00686295" w:rsidP="00686295">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68C01E9" w14:textId="77777777" w:rsidR="00686295" w:rsidRDefault="00686295" w:rsidP="00686295">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64320921" w14:textId="77777777" w:rsidR="00686295" w:rsidRDefault="00686295" w:rsidP="00686295">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E952DBF" w14:textId="77777777" w:rsidR="00686295" w:rsidRDefault="00686295" w:rsidP="00686295">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C08F4C4" w14:textId="77777777" w:rsidR="00686295" w:rsidRDefault="00686295" w:rsidP="00686295">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2EA2F120" w14:textId="77777777" w:rsidR="00686295" w:rsidRDefault="00686295" w:rsidP="00686295">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C091E16" w14:textId="77777777" w:rsidR="00686295" w:rsidRDefault="00686295" w:rsidP="00686295">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4D3F414" w14:textId="77777777" w:rsidR="00686295" w:rsidRDefault="00686295" w:rsidP="00686295">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1247850D" w14:textId="77777777" w:rsidR="00686295" w:rsidRDefault="00686295" w:rsidP="00686295">
      <w:pPr>
        <w:pStyle w:val="Bibliography"/>
      </w:pPr>
      <w:r>
        <w:rPr>
          <w:b/>
          <w:bCs/>
        </w:rPr>
        <w:t>Drake J, Tjoelker M, Aspinwall MJ</w:t>
      </w:r>
      <w:r>
        <w:t xml:space="preserve">. </w:t>
      </w:r>
      <w:r>
        <w:rPr>
          <w:b/>
          <w:bCs/>
        </w:rPr>
        <w:t>2016a</w:t>
      </w:r>
      <w:r>
        <w:t>. Drake_NewPhyt_2016_WTC3_RtoGPP_forfigshare.zip.</w:t>
      </w:r>
    </w:p>
    <w:p w14:paraId="5CC7F8C5" w14:textId="77777777" w:rsidR="00686295" w:rsidRDefault="00686295" w:rsidP="00686295">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E9F8E7B" w14:textId="77777777" w:rsidR="00686295" w:rsidRDefault="00686295" w:rsidP="00686295">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29FA9F" w14:textId="77777777" w:rsidR="00686295" w:rsidRDefault="00686295" w:rsidP="00686295">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47807C01" w14:textId="77777777" w:rsidR="00686295" w:rsidRDefault="00686295" w:rsidP="00686295">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27220ED4" w14:textId="77777777" w:rsidR="00686295" w:rsidRDefault="00686295" w:rsidP="00686295">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9F9409" w14:textId="77777777" w:rsidR="00686295" w:rsidRDefault="00686295" w:rsidP="00686295">
      <w:pPr>
        <w:pStyle w:val="Bibliography"/>
      </w:pPr>
      <w:r>
        <w:rPr>
          <w:b/>
          <w:bCs/>
        </w:rPr>
        <w:lastRenderedPageBreak/>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4FEFFE0" w14:textId="77777777" w:rsidR="00686295" w:rsidRDefault="00686295" w:rsidP="00686295">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5AB0FB7" w14:textId="77777777" w:rsidR="00686295" w:rsidRDefault="00686295" w:rsidP="00686295">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86A311" w14:textId="77777777" w:rsidR="00686295" w:rsidRDefault="00686295" w:rsidP="00686295">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E2A96DE" w14:textId="77777777" w:rsidR="00686295" w:rsidRDefault="00686295" w:rsidP="00686295">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42EABEBB" w14:textId="77777777" w:rsidR="00686295" w:rsidRDefault="00686295" w:rsidP="00686295">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2A3DDFB" w14:textId="77777777" w:rsidR="00686295" w:rsidRDefault="00686295" w:rsidP="00686295">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2387BC0E" w14:textId="77777777" w:rsidR="00686295" w:rsidRDefault="00686295" w:rsidP="00686295">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9461EB5" w14:textId="77777777" w:rsidR="00686295" w:rsidRDefault="00686295" w:rsidP="00686295">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0214D362" w14:textId="77777777" w:rsidR="00686295" w:rsidRDefault="00686295" w:rsidP="00686295">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73FE10F8" w14:textId="77777777" w:rsidR="00686295" w:rsidRDefault="00686295" w:rsidP="00686295">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DDE70A" w14:textId="77777777" w:rsidR="00686295" w:rsidRDefault="00686295" w:rsidP="00686295">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7FF55F98" w14:textId="77777777" w:rsidR="00686295" w:rsidRDefault="00686295" w:rsidP="00686295">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36138E4" w14:textId="77777777" w:rsidR="00686295" w:rsidRDefault="00686295" w:rsidP="00686295">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43D0413E" w14:textId="77777777" w:rsidR="00686295" w:rsidRDefault="00686295" w:rsidP="00686295">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2763CD21" w14:textId="77777777" w:rsidR="00686295" w:rsidRDefault="00686295" w:rsidP="00686295">
      <w:pPr>
        <w:pStyle w:val="Bibliography"/>
      </w:pPr>
      <w:r>
        <w:rPr>
          <w:b/>
          <w:bCs/>
        </w:rPr>
        <w:lastRenderedPageBreak/>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AC12A27" w14:textId="77777777" w:rsidR="00686295" w:rsidRDefault="00686295" w:rsidP="00686295">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1F7AF8BB" w14:textId="77777777" w:rsidR="00686295" w:rsidRDefault="00686295" w:rsidP="00686295">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4BA4DA40" w14:textId="77777777" w:rsidR="00686295" w:rsidRDefault="00686295" w:rsidP="00686295">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0E55AB8F" w14:textId="77777777" w:rsidR="00686295" w:rsidRDefault="00686295" w:rsidP="00686295">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07A34C6B" w14:textId="77777777" w:rsidR="00686295" w:rsidRDefault="00686295" w:rsidP="00686295">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EB75294" w14:textId="77777777" w:rsidR="00686295" w:rsidRDefault="00686295" w:rsidP="00686295">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9E7C9F5" w14:textId="77777777" w:rsidR="00686295" w:rsidRDefault="00686295" w:rsidP="00686295">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C3BC62C" w14:textId="77777777" w:rsidR="00686295" w:rsidRDefault="00686295" w:rsidP="00686295">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2C2E5DBA" w14:textId="77777777" w:rsidR="00686295" w:rsidRDefault="00686295" w:rsidP="00686295">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09CE76F3" w14:textId="77777777" w:rsidR="00686295" w:rsidRDefault="00686295" w:rsidP="00686295">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0B5FB9A" w14:textId="77777777" w:rsidR="00686295" w:rsidRDefault="00686295" w:rsidP="00686295">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70822D0B" w14:textId="77777777" w:rsidR="00686295" w:rsidRDefault="00686295" w:rsidP="00686295">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D06E0A1" w14:textId="77777777" w:rsidR="00686295" w:rsidRDefault="00686295" w:rsidP="00686295">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1BE44E0B" w14:textId="77777777" w:rsidR="00686295" w:rsidRDefault="00686295" w:rsidP="00686295">
      <w:pPr>
        <w:pStyle w:val="Bibliography"/>
      </w:pPr>
      <w:r>
        <w:rPr>
          <w:b/>
          <w:bCs/>
        </w:rPr>
        <w:lastRenderedPageBreak/>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2092AF66" w14:textId="77777777" w:rsidR="00686295" w:rsidRDefault="00686295" w:rsidP="00686295">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365FA6C2" w14:textId="77777777" w:rsidR="00686295" w:rsidRDefault="00686295" w:rsidP="00686295">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E8D3DFE" w14:textId="77777777" w:rsidR="00686295" w:rsidRDefault="00686295" w:rsidP="00686295">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B8FE0C2" w14:textId="77777777" w:rsidR="00686295" w:rsidRDefault="00686295" w:rsidP="00686295">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9AE681D" w14:textId="77777777" w:rsidR="00686295" w:rsidRDefault="00686295" w:rsidP="00686295">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72DD011D" w14:textId="77777777" w:rsidR="00686295" w:rsidRDefault="00686295" w:rsidP="00686295">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2380BAE9" w14:textId="77777777" w:rsidR="00686295" w:rsidRDefault="00686295" w:rsidP="00686295">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C8F3C69" w14:textId="77777777" w:rsidR="00686295" w:rsidRDefault="00686295" w:rsidP="00686295">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E0D51B9" w14:textId="77777777" w:rsidR="00686295" w:rsidRDefault="00686295" w:rsidP="00686295">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20050E49" w14:textId="77777777" w:rsidR="00686295" w:rsidRDefault="00686295" w:rsidP="00686295">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D01C575" w14:textId="77777777" w:rsidR="00686295" w:rsidRDefault="00686295" w:rsidP="00686295">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010986" w14:textId="77777777" w:rsidR="00686295" w:rsidRDefault="00686295" w:rsidP="00686295">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AD7226F" w14:textId="77777777" w:rsidR="00686295" w:rsidRDefault="00686295" w:rsidP="00686295">
      <w:pPr>
        <w:pStyle w:val="Bibliography"/>
      </w:pPr>
      <w:r>
        <w:rPr>
          <w:b/>
          <w:bCs/>
        </w:rPr>
        <w:lastRenderedPageBreak/>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5A50E479" w14:textId="77777777" w:rsidR="00686295" w:rsidRDefault="00686295" w:rsidP="00686295">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6C59E260" w14:textId="77777777" w:rsidR="00686295" w:rsidRDefault="00686295" w:rsidP="00686295">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4F4E76B5" w14:textId="77777777" w:rsidR="00686295" w:rsidRDefault="00686295" w:rsidP="00686295">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02CE515" w14:textId="77777777" w:rsidR="00686295" w:rsidRDefault="00686295" w:rsidP="00686295">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55D1C9D" w14:textId="77777777" w:rsidR="00686295" w:rsidRDefault="00686295" w:rsidP="00686295">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01F7F8B" w14:textId="77777777" w:rsidR="00686295" w:rsidRDefault="00686295" w:rsidP="00686295">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36C9611" w14:textId="77777777" w:rsidR="00686295" w:rsidRDefault="00686295" w:rsidP="00686295">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07C5E837" w14:textId="77777777" w:rsidR="00686295" w:rsidRDefault="00686295" w:rsidP="00686295">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4E6A4645" w14:textId="77777777" w:rsidR="00686295" w:rsidRDefault="00686295" w:rsidP="00686295">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E16990F"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eter Reich" w:date="2017-10-25T10:31:00Z" w:initials="PR">
    <w:p w14:paraId="3BD5C116" w14:textId="27F11637" w:rsidR="00923D4E" w:rsidRDefault="00923D4E">
      <w:pPr>
        <w:pStyle w:val="CommentText"/>
      </w:pPr>
      <w:r>
        <w:rPr>
          <w:rStyle w:val="CommentReference"/>
        </w:rPr>
        <w:annotationRef/>
      </w:r>
      <w:r>
        <w:t>How do these values compare to estimates made from tree growth assuming no turnover of biomass???</w:t>
      </w:r>
    </w:p>
  </w:comment>
  <w:comment w:id="3" w:author="John E. Drake" w:date="2017-12-19T16:16:00Z" w:initials="JED">
    <w:p w14:paraId="7B184E47" w14:textId="094C62CF" w:rsidR="00923D4E" w:rsidRDefault="00923D4E">
      <w:pPr>
        <w:pStyle w:val="CommentText"/>
      </w:pPr>
      <w:r>
        <w:rPr>
          <w:rStyle w:val="CommentReference"/>
        </w:rPr>
        <w:annotationRef/>
      </w:r>
      <w:r>
        <w:t>C uptake is a bit more than twice the rate of biomass accumulation. For example, a plot of biomass accumulation per fornight vs. C uptake on the fortnight has a strong positive relationship with a slope of ~0.4</w:t>
      </w:r>
    </w:p>
  </w:comment>
  <w:comment w:id="4" w:author="Aspinwall, Michael" w:date="2017-10-25T10:16:00Z" w:initials="AM">
    <w:p w14:paraId="0FEEF142" w14:textId="7FAE9560" w:rsidR="00923D4E" w:rsidRDefault="00923D4E">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923D4E" w:rsidRDefault="00923D4E">
      <w:pPr>
        <w:pStyle w:val="CommentText"/>
      </w:pPr>
    </w:p>
    <w:p w14:paraId="2A6653B6" w14:textId="4C90145F" w:rsidR="00923D4E" w:rsidRDefault="00923D4E">
      <w:pPr>
        <w:pStyle w:val="CommentText"/>
      </w:pPr>
      <w:r>
        <w:t>PR: agreed, but I can’t say I understand why this would occur!</w:t>
      </w:r>
    </w:p>
  </w:comment>
  <w:comment w:id="5" w:author="John E. Drake" w:date="2017-12-19T16:25:00Z" w:initials="JED">
    <w:p w14:paraId="6DFEE3E4" w14:textId="0F88995C" w:rsidR="00923D4E" w:rsidRDefault="00923D4E">
      <w:pPr>
        <w:pStyle w:val="CommentText"/>
      </w:pPr>
      <w:r>
        <w:rPr>
          <w:rStyle w:val="CommentReference"/>
        </w:rPr>
        <w:annotationRef/>
      </w:r>
      <w:r>
        <w:t>Yeah me neither!</w:t>
      </w:r>
    </w:p>
  </w:comment>
  <w:comment w:id="6" w:author="Aspinwall, Michael" w:date="2017-10-25T10:17:00Z" w:initials="AM">
    <w:p w14:paraId="0DBB51E6" w14:textId="2D7561FD" w:rsidR="00923D4E" w:rsidRDefault="00923D4E">
      <w:pPr>
        <w:pStyle w:val="CommentText"/>
      </w:pPr>
      <w:r>
        <w:rPr>
          <w:rStyle w:val="CommentReference"/>
        </w:rPr>
        <w:annotationRef/>
      </w:r>
      <w:r>
        <w:t>I think this section could condensed a little bit or made more concise. This might save some space.</w:t>
      </w:r>
    </w:p>
  </w:comment>
  <w:comment w:id="7" w:author="Aspinwall, Michael" w:date="2017-10-25T10:18:00Z" w:initials="AM">
    <w:p w14:paraId="4F5397F3" w14:textId="32E0E63C" w:rsidR="00923D4E" w:rsidRDefault="00923D4E">
      <w:pPr>
        <w:pStyle w:val="CommentText"/>
      </w:pPr>
      <w:r>
        <w:rPr>
          <w:rStyle w:val="CommentReference"/>
        </w:rPr>
        <w:annotationRef/>
      </w:r>
      <w:r>
        <w:t>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its just one time point it might be enough to deflect some criticisms that we have little confidence in belowground C flux estimates. Just a thought.</w:t>
      </w:r>
    </w:p>
    <w:p w14:paraId="7A3AC3AF" w14:textId="77777777" w:rsidR="00923D4E" w:rsidRDefault="00923D4E">
      <w:pPr>
        <w:pStyle w:val="CommentText"/>
      </w:pPr>
    </w:p>
    <w:p w14:paraId="30728D5C" w14:textId="51C22B78" w:rsidR="00923D4E" w:rsidRDefault="00923D4E">
      <w:pPr>
        <w:pStyle w:val="CommentText"/>
      </w:pPr>
      <w:r>
        <w:t>PR: Agreed – it is hard to know just what to think of this.</w:t>
      </w:r>
    </w:p>
  </w:comment>
  <w:comment w:id="8" w:author="John E. Drake" w:date="2017-12-19T16:27:00Z" w:initials="JED">
    <w:p w14:paraId="4A8389CF" w14:textId="2ACEC917" w:rsidR="00923D4E" w:rsidRDefault="00923D4E">
      <w:pPr>
        <w:pStyle w:val="CommentText"/>
      </w:pPr>
      <w:r>
        <w:rPr>
          <w:rStyle w:val="CommentReference"/>
        </w:rPr>
        <w:annotationRef/>
      </w:r>
      <w:r>
        <w:t>I agree, but I don’t know how to “unpack” the residual. We don’t have independent data to do this.</w:t>
      </w:r>
    </w:p>
  </w:comment>
  <w:comment w:id="9" w:author="Peter Reich" w:date="2017-10-25T10:34:00Z" w:initials="PR">
    <w:p w14:paraId="1612E67D" w14:textId="2BA74A83" w:rsidR="00923D4E" w:rsidRDefault="00923D4E">
      <w:pPr>
        <w:pStyle w:val="CommentText"/>
      </w:pPr>
      <w:r>
        <w:rPr>
          <w:rStyle w:val="CommentReference"/>
        </w:rPr>
        <w:annotationRef/>
      </w:r>
      <w:r>
        <w:t>Can you show this directly? What does a scatterplot of these values for the 12 trees show?</w:t>
      </w:r>
    </w:p>
  </w:comment>
  <w:comment w:id="10" w:author="John E. Drake" w:date="2017-12-19T16:39:00Z" w:initials="JED">
    <w:p w14:paraId="52705B0A" w14:textId="59E3DF87" w:rsidR="00923D4E" w:rsidRDefault="00923D4E">
      <w:pPr>
        <w:pStyle w:val="CommentText"/>
      </w:pPr>
      <w:r>
        <w:rPr>
          <w:rStyle w:val="CommentReference"/>
        </w:rPr>
        <w:annotationRef/>
      </w:r>
      <w:r>
        <w:t xml:space="preserve">Yeah I can. I did this and added a new figure. See Fig. 7 </w:t>
      </w:r>
    </w:p>
  </w:comment>
  <w:comment w:id="11" w:author="Peter Reich" w:date="2017-10-25T10:37:00Z" w:initials="PR">
    <w:p w14:paraId="40FB6847" w14:textId="7FF7B07F" w:rsidR="00923D4E" w:rsidRDefault="00923D4E">
      <w:pPr>
        <w:pStyle w:val="CommentText"/>
      </w:pPr>
      <w:r>
        <w:rPr>
          <w:rStyle w:val="CommentReference"/>
        </w:rPr>
        <w:annotationRef/>
      </w:r>
      <w:r>
        <w:t>Should those be logged to prevent the funnel shape of the residuals which is pretty apparent??  Also in log-log space, the slope becomes meaningful…is ithe RMA slope less than or greater than 1:1???? That is interesting….</w:t>
      </w:r>
    </w:p>
    <w:p w14:paraId="49F244BD" w14:textId="77777777" w:rsidR="00923D4E" w:rsidRDefault="00923D4E">
      <w:pPr>
        <w:pStyle w:val="CommentText"/>
      </w:pPr>
    </w:p>
  </w:comment>
  <w:comment w:id="12" w:author="John E. Drake" w:date="2017-12-20T11:27:00Z" w:initials="JED">
    <w:p w14:paraId="01E005FD" w14:textId="018C7CE4" w:rsidR="00923D4E" w:rsidRDefault="00923D4E">
      <w:pPr>
        <w:pStyle w:val="CommentText"/>
      </w:pPr>
      <w:r>
        <w:rPr>
          <w:rStyle w:val="CommentReference"/>
        </w:rPr>
        <w:annotationRef/>
      </w:r>
      <w:r>
        <w:t>Yes I did this, and the slope was less than 1.0 at 0.57. I need some help interpreting this!</w:t>
      </w:r>
    </w:p>
  </w:comment>
  <w:comment w:id="13" w:author="Peter Reich" w:date="2017-10-25T10:47:00Z" w:initials="PR">
    <w:p w14:paraId="582643F6" w14:textId="3443779B" w:rsidR="00923D4E" w:rsidRDefault="00923D4E">
      <w:pPr>
        <w:pStyle w:val="CommentText"/>
      </w:pPr>
      <w:r>
        <w:rPr>
          <w:rStyle w:val="CommentReference"/>
        </w:rPr>
        <w:annotationRef/>
      </w:r>
      <w:r>
        <w:t>Should we cite prior studies showing that under N fertilization, increases in leaf area often largely or totally dominate increasesin productivity compared to changes in leaf N and leaf function? There are data like this for soybean (likely other crops) going back decades, and likely in many forested systems too. So, this is only somewhat surprising.</w:t>
      </w:r>
    </w:p>
  </w:comment>
  <w:comment w:id="14" w:author="John E. Drake" w:date="2018-08-21T10:26:00Z" w:initials="JED">
    <w:p w14:paraId="2F21FFF4" w14:textId="4096812A" w:rsidR="00686295" w:rsidRDefault="00686295">
      <w:pPr>
        <w:pStyle w:val="CommentText"/>
      </w:pPr>
      <w:r>
        <w:rPr>
          <w:rStyle w:val="CommentReference"/>
        </w:rPr>
        <w:annotationRef/>
      </w:r>
      <w:r>
        <w:t>Done. If you have other (better) citations I would happily include them.</w:t>
      </w:r>
    </w:p>
  </w:comment>
  <w:comment w:id="15" w:author="Peter Reich" w:date="2017-10-25T11:06:00Z" w:initials="PR">
    <w:p w14:paraId="6E5777AD" w14:textId="30AFA837" w:rsidR="00923D4E" w:rsidRDefault="00923D4E">
      <w:pPr>
        <w:pStyle w:val="CommentText"/>
      </w:pPr>
      <w:r>
        <w:rPr>
          <w:rStyle w:val="CommentReference"/>
        </w:rPr>
        <w:annotationRef/>
      </w:r>
      <w:r>
        <w:t>Would it be more consistent at longer-term scales like annual than at daily or monthly or seasonal scales? Whatever the answer, might be worth saying.</w:t>
      </w:r>
    </w:p>
  </w:comment>
  <w:comment w:id="16" w:author="Aspinwall, Michael" w:date="2017-10-25T10:23:00Z" w:initials="AM">
    <w:p w14:paraId="5F3C2A4D" w14:textId="24EDEAF7" w:rsidR="00923D4E" w:rsidRDefault="00923D4E">
      <w:pPr>
        <w:pStyle w:val="CommentText"/>
      </w:pPr>
      <w:r>
        <w:rPr>
          <w:rStyle w:val="CommentReference"/>
        </w:rPr>
        <w:annotationRef/>
      </w:r>
      <w:r>
        <w:t xml:space="preserve">You </w:t>
      </w:r>
    </w:p>
  </w:comment>
  <w:comment w:id="17" w:author="Aspinwall, Michael" w:date="2017-10-25T10:24:00Z" w:initials="AM">
    <w:p w14:paraId="274187A3" w14:textId="334159CE" w:rsidR="00923D4E" w:rsidRDefault="00923D4E">
      <w:pPr>
        <w:pStyle w:val="CommentText"/>
      </w:pPr>
      <w:r>
        <w:rPr>
          <w:rStyle w:val="CommentReference"/>
        </w:rPr>
        <w:annotationRef/>
      </w:r>
      <w:r>
        <w:t>Might want the units on the y-axis, which would save words in the legend.</w:t>
      </w:r>
    </w:p>
  </w:comment>
  <w:comment w:id="18" w:author="John E. Drake" w:date="2017-12-20T11:23:00Z" w:initials="JED">
    <w:p w14:paraId="77475B81" w14:textId="7B3DAA78" w:rsidR="00923D4E" w:rsidRDefault="00923D4E">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D5C116" w15:done="0"/>
  <w15:commentEx w15:paraId="7B184E47" w15:paraIdParent="3BD5C116" w15:done="0"/>
  <w15:commentEx w15:paraId="2A6653B6" w15:done="0"/>
  <w15:commentEx w15:paraId="6DFEE3E4" w15:paraIdParent="2A6653B6" w15:done="0"/>
  <w15:commentEx w15:paraId="0DBB51E6" w15:done="0"/>
  <w15:commentEx w15:paraId="30728D5C" w15:done="0"/>
  <w15:commentEx w15:paraId="4A8389CF" w15:paraIdParent="30728D5C" w15:done="0"/>
  <w15:commentEx w15:paraId="1612E67D" w15:done="0"/>
  <w15:commentEx w15:paraId="52705B0A" w15:paraIdParent="1612E67D" w15:done="0"/>
  <w15:commentEx w15:paraId="49F244BD" w15:done="0"/>
  <w15:commentEx w15:paraId="01E005FD" w15:paraIdParent="49F244BD" w15:done="0"/>
  <w15:commentEx w15:paraId="582643F6" w15:done="0"/>
  <w15:commentEx w15:paraId="2F21FFF4" w15:paraIdParent="582643F6" w15:done="0"/>
  <w15:commentEx w15:paraId="6E5777AD" w15:done="0"/>
  <w15:commentEx w15:paraId="5F3C2A4D" w15:done="0"/>
  <w15:commentEx w15:paraId="274187A3" w15:done="0"/>
  <w15:commentEx w15:paraId="77475B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rson w15:author="Aspinwall, Michael">
    <w15:presenceInfo w15:providerId="AD" w15:userId="S-1-5-21-2133283647-1346381542-622671684-374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41A46"/>
    <w:rsid w:val="00085268"/>
    <w:rsid w:val="000A7F8C"/>
    <w:rsid w:val="000C4DA0"/>
    <w:rsid w:val="000E10B6"/>
    <w:rsid w:val="000F67B0"/>
    <w:rsid w:val="0018556E"/>
    <w:rsid w:val="001901AA"/>
    <w:rsid w:val="001A73B1"/>
    <w:rsid w:val="001E3A64"/>
    <w:rsid w:val="002026BB"/>
    <w:rsid w:val="00204407"/>
    <w:rsid w:val="002059F3"/>
    <w:rsid w:val="00223EDF"/>
    <w:rsid w:val="00243EE9"/>
    <w:rsid w:val="0026339A"/>
    <w:rsid w:val="0027297F"/>
    <w:rsid w:val="00276682"/>
    <w:rsid w:val="002B64EA"/>
    <w:rsid w:val="002C57D4"/>
    <w:rsid w:val="002F02DD"/>
    <w:rsid w:val="0031020E"/>
    <w:rsid w:val="0031375E"/>
    <w:rsid w:val="00316973"/>
    <w:rsid w:val="00341F60"/>
    <w:rsid w:val="0036405B"/>
    <w:rsid w:val="00373BB6"/>
    <w:rsid w:val="00374242"/>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84096"/>
    <w:rsid w:val="004A01B1"/>
    <w:rsid w:val="004A7BDD"/>
    <w:rsid w:val="004C6AA8"/>
    <w:rsid w:val="004D5138"/>
    <w:rsid w:val="00525B1E"/>
    <w:rsid w:val="00527DBF"/>
    <w:rsid w:val="00555290"/>
    <w:rsid w:val="00563E99"/>
    <w:rsid w:val="005810B3"/>
    <w:rsid w:val="005B039E"/>
    <w:rsid w:val="005B551F"/>
    <w:rsid w:val="005E3E41"/>
    <w:rsid w:val="0060244C"/>
    <w:rsid w:val="00625974"/>
    <w:rsid w:val="006705C4"/>
    <w:rsid w:val="00686295"/>
    <w:rsid w:val="006B3BED"/>
    <w:rsid w:val="006C3737"/>
    <w:rsid w:val="007060C1"/>
    <w:rsid w:val="00721B7D"/>
    <w:rsid w:val="00732244"/>
    <w:rsid w:val="00743AA6"/>
    <w:rsid w:val="0076210D"/>
    <w:rsid w:val="007A4147"/>
    <w:rsid w:val="007E244A"/>
    <w:rsid w:val="0089177E"/>
    <w:rsid w:val="00893DCF"/>
    <w:rsid w:val="008B0C63"/>
    <w:rsid w:val="008C2121"/>
    <w:rsid w:val="008F5C2F"/>
    <w:rsid w:val="00923D4E"/>
    <w:rsid w:val="009322CF"/>
    <w:rsid w:val="009526C3"/>
    <w:rsid w:val="009718A1"/>
    <w:rsid w:val="009B00B8"/>
    <w:rsid w:val="009B3A95"/>
    <w:rsid w:val="009C5D79"/>
    <w:rsid w:val="00A2115E"/>
    <w:rsid w:val="00A21760"/>
    <w:rsid w:val="00A663C4"/>
    <w:rsid w:val="00AA3255"/>
    <w:rsid w:val="00AC014C"/>
    <w:rsid w:val="00AF22CC"/>
    <w:rsid w:val="00AF638F"/>
    <w:rsid w:val="00B06987"/>
    <w:rsid w:val="00B12397"/>
    <w:rsid w:val="00B15F46"/>
    <w:rsid w:val="00B20CE7"/>
    <w:rsid w:val="00B256B7"/>
    <w:rsid w:val="00B66B6F"/>
    <w:rsid w:val="00B93F9C"/>
    <w:rsid w:val="00BB7C40"/>
    <w:rsid w:val="00BE6DD0"/>
    <w:rsid w:val="00C051E1"/>
    <w:rsid w:val="00C557CE"/>
    <w:rsid w:val="00CA1577"/>
    <w:rsid w:val="00CA428E"/>
    <w:rsid w:val="00CA53D2"/>
    <w:rsid w:val="00CB247B"/>
    <w:rsid w:val="00CE00C3"/>
    <w:rsid w:val="00CE36B2"/>
    <w:rsid w:val="00CF1EF8"/>
    <w:rsid w:val="00CF7FA5"/>
    <w:rsid w:val="00D30653"/>
    <w:rsid w:val="00D366EA"/>
    <w:rsid w:val="00D3799D"/>
    <w:rsid w:val="00D41597"/>
    <w:rsid w:val="00D52565"/>
    <w:rsid w:val="00DA7276"/>
    <w:rsid w:val="00DE74F4"/>
    <w:rsid w:val="00DF42ED"/>
    <w:rsid w:val="00E00B3B"/>
    <w:rsid w:val="00E16B34"/>
    <w:rsid w:val="00E54300"/>
    <w:rsid w:val="00E7094F"/>
    <w:rsid w:val="00E70CF7"/>
    <w:rsid w:val="00E92963"/>
    <w:rsid w:val="00EA2D30"/>
    <w:rsid w:val="00EC30F0"/>
    <w:rsid w:val="00EC3235"/>
    <w:rsid w:val="00F03DDB"/>
    <w:rsid w:val="00F341AE"/>
    <w:rsid w:val="00F53286"/>
    <w:rsid w:val="00F55024"/>
    <w:rsid w:val="00F661B4"/>
    <w:rsid w:val="00F70B31"/>
    <w:rsid w:val="00F87F40"/>
    <w:rsid w:val="00FD0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TotalTime>
  <Pages>34</Pages>
  <Words>50752</Words>
  <Characters>289289</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20</cp:revision>
  <dcterms:created xsi:type="dcterms:W3CDTF">2018-01-02T17:48:00Z</dcterms:created>
  <dcterms:modified xsi:type="dcterms:W3CDTF">2018-08-2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ubb3qh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